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57EE" w:rsidRDefault="005B57EE" w:rsidP="0033717A">
      <w:pPr>
        <w:spacing w:line="360" w:lineRule="auto"/>
        <w:rPr>
          <w:b/>
        </w:rPr>
      </w:pPr>
      <w:bookmarkStart w:id="0" w:name="_GoBack"/>
      <w:r w:rsidRPr="005B57EE">
        <w:rPr>
          <w:b/>
        </w:rPr>
        <w:t xml:space="preserve">Bewertung des Fr1da-Screenings aus epidemiologischer </w:t>
      </w:r>
      <w:bookmarkEnd w:id="0"/>
      <w:r w:rsidRPr="005B57EE">
        <w:rPr>
          <w:b/>
        </w:rPr>
        <w:t>Sicht</w:t>
      </w:r>
    </w:p>
    <w:p w:rsidR="005B57EE" w:rsidRPr="005B57EE" w:rsidRDefault="005B57EE" w:rsidP="0033717A">
      <w:pPr>
        <w:spacing w:line="360" w:lineRule="auto"/>
        <w:rPr>
          <w:b/>
          <w:lang w:val="en-US"/>
        </w:rPr>
      </w:pPr>
      <w:r w:rsidRPr="005B57EE">
        <w:rPr>
          <w:b/>
          <w:lang w:val="en-US"/>
        </w:rPr>
        <w:t>Evaluation of the Fr1da screening from an epidemiological perspective</w:t>
      </w:r>
    </w:p>
    <w:p w:rsidR="00737CE1" w:rsidRPr="003B4CDF" w:rsidRDefault="00737CE1" w:rsidP="0033717A">
      <w:pPr>
        <w:spacing w:line="360" w:lineRule="auto"/>
        <w:rPr>
          <w:i/>
        </w:rPr>
      </w:pPr>
      <w:r w:rsidRPr="003B4CDF">
        <w:rPr>
          <w:i/>
        </w:rPr>
        <w:t>Andreas Beyerlein</w:t>
      </w:r>
      <w:r w:rsidR="005B57EE" w:rsidRPr="003B4CDF">
        <w:rPr>
          <w:i/>
        </w:rPr>
        <w:t>, Manja Jolink</w:t>
      </w:r>
    </w:p>
    <w:p w:rsidR="00AB5BF6" w:rsidRDefault="00AB5BF6" w:rsidP="0033717A">
      <w:pPr>
        <w:spacing w:line="360" w:lineRule="auto"/>
        <w:rPr>
          <w:i/>
        </w:rPr>
      </w:pPr>
    </w:p>
    <w:p w:rsidR="008E2E26" w:rsidRPr="008E2E26" w:rsidRDefault="008E2E26" w:rsidP="0033717A">
      <w:pPr>
        <w:spacing w:line="360" w:lineRule="auto"/>
      </w:pPr>
      <w:r w:rsidRPr="008E2E26">
        <w:t>Korrespondenzadresse:</w:t>
      </w:r>
    </w:p>
    <w:p w:rsidR="008E2E26" w:rsidRPr="008E2E26" w:rsidRDefault="008E2E26" w:rsidP="0033717A">
      <w:pPr>
        <w:spacing w:line="360" w:lineRule="auto"/>
      </w:pPr>
      <w:r w:rsidRPr="008E2E26">
        <w:t>PD Dr. Andreas Beyerlein</w:t>
      </w:r>
    </w:p>
    <w:p w:rsidR="008E2E26" w:rsidRPr="008E2E26" w:rsidRDefault="008E2E26" w:rsidP="0033717A">
      <w:pPr>
        <w:spacing w:line="360" w:lineRule="auto"/>
      </w:pPr>
      <w:r w:rsidRPr="008E2E26">
        <w:t>Institut für Diabetesforschung</w:t>
      </w:r>
    </w:p>
    <w:p w:rsidR="008E2E26" w:rsidRPr="008E2E26" w:rsidRDefault="008E2E26" w:rsidP="0033717A">
      <w:pPr>
        <w:spacing w:line="360" w:lineRule="auto"/>
      </w:pPr>
      <w:r w:rsidRPr="008E2E26">
        <w:t>Helmholtz Zentrum München</w:t>
      </w:r>
    </w:p>
    <w:p w:rsidR="008E2E26" w:rsidRPr="008E2E26" w:rsidRDefault="008E2E26" w:rsidP="0033717A">
      <w:pPr>
        <w:spacing w:line="360" w:lineRule="auto"/>
      </w:pPr>
      <w:r w:rsidRPr="008E2E26">
        <w:t>Ingolstädter Landstraße 1</w:t>
      </w:r>
    </w:p>
    <w:p w:rsidR="008E2E26" w:rsidRPr="008E2E26" w:rsidRDefault="008E2E26" w:rsidP="0033717A">
      <w:pPr>
        <w:spacing w:line="360" w:lineRule="auto"/>
      </w:pPr>
      <w:r w:rsidRPr="008E2E26">
        <w:t>85764 Neuherberg</w:t>
      </w:r>
    </w:p>
    <w:p w:rsidR="008E2E26" w:rsidRPr="008E2E26" w:rsidRDefault="00816D70" w:rsidP="0033717A">
      <w:pPr>
        <w:spacing w:line="360" w:lineRule="auto"/>
      </w:pPr>
      <w:hyperlink r:id="rId7" w:history="1">
        <w:r w:rsidR="008E2E26" w:rsidRPr="008E2E26">
          <w:rPr>
            <w:rStyle w:val="Hyperlink"/>
          </w:rPr>
          <w:t>andreas.beyerlein@helmholtz-muenchen.de</w:t>
        </w:r>
      </w:hyperlink>
    </w:p>
    <w:p w:rsidR="008E2E26" w:rsidRDefault="008E2E26" w:rsidP="0033717A">
      <w:pPr>
        <w:spacing w:line="360" w:lineRule="auto"/>
        <w:rPr>
          <w:i/>
        </w:rPr>
      </w:pPr>
    </w:p>
    <w:p w:rsidR="00AB5BF6" w:rsidRPr="000E06D1" w:rsidRDefault="00AB5BF6" w:rsidP="0033717A">
      <w:pPr>
        <w:spacing w:line="360" w:lineRule="auto"/>
        <w:rPr>
          <w:u w:val="single"/>
        </w:rPr>
      </w:pPr>
      <w:r w:rsidRPr="000E06D1">
        <w:rPr>
          <w:u w:val="single"/>
        </w:rPr>
        <w:t>Zusammenfassung:</w:t>
      </w:r>
    </w:p>
    <w:p w:rsidR="00AB5BF6" w:rsidRPr="00AB5BF6" w:rsidRDefault="00AB5BF6" w:rsidP="00AB5BF6">
      <w:pPr>
        <w:spacing w:line="360" w:lineRule="auto"/>
      </w:pPr>
      <w:r w:rsidRPr="00AB5BF6">
        <w:t xml:space="preserve">Hintergrund: </w:t>
      </w:r>
      <w:r w:rsidR="001D2876">
        <w:t>Im Rahmen der Fr1da-Studie werden bayernweit Kinder im Alter von 2-5 Jahren auf das Vorliegen eines präsymptomatischen Typ-1-Diabetes getestet.</w:t>
      </w:r>
    </w:p>
    <w:p w:rsidR="00AB5BF6" w:rsidRPr="00AB5BF6" w:rsidRDefault="00AB5BF6" w:rsidP="00AB5BF6">
      <w:pPr>
        <w:spacing w:line="360" w:lineRule="auto"/>
      </w:pPr>
      <w:r w:rsidRPr="00AB5BF6">
        <w:t>Fragestellung:</w:t>
      </w:r>
      <w:r w:rsidR="001D2876">
        <w:t xml:space="preserve"> In diesem Beitrag werden erste Ergebnisse zum Erfolg und zur Akzeptanz des Fr1da-Screenings vorgestellt.</w:t>
      </w:r>
    </w:p>
    <w:p w:rsidR="00AB5BF6" w:rsidRPr="00AB5BF6" w:rsidRDefault="00AB5BF6" w:rsidP="00AB5BF6">
      <w:pPr>
        <w:spacing w:line="360" w:lineRule="auto"/>
      </w:pPr>
      <w:r w:rsidRPr="00AB5BF6">
        <w:t xml:space="preserve">Material und Methoden: </w:t>
      </w:r>
      <w:r w:rsidR="001D2876">
        <w:t xml:space="preserve">Als Kriterien werden die Teilnahmerate, die analytische Qualität des Screenings, sowie das Wohlbefinden und die </w:t>
      </w:r>
      <w:proofErr w:type="spellStart"/>
      <w:r w:rsidR="001D2876">
        <w:t>Ketoazidose</w:t>
      </w:r>
      <w:proofErr w:type="spellEnd"/>
      <w:r w:rsidR="001D2876">
        <w:t>-Rate bei den Familien</w:t>
      </w:r>
      <w:r w:rsidR="007F563C">
        <w:t xml:space="preserve"> mit Kindern mit einem Frühstadium des Typ-1-Diabetes</w:t>
      </w:r>
      <w:r w:rsidR="001D2876">
        <w:t xml:space="preserve"> betrachtet.  </w:t>
      </w:r>
    </w:p>
    <w:p w:rsidR="00AB5BF6" w:rsidRPr="00DA433C" w:rsidRDefault="00AB5BF6" w:rsidP="00AB5BF6">
      <w:pPr>
        <w:spacing w:line="360" w:lineRule="auto"/>
      </w:pPr>
      <w:r w:rsidRPr="00DA433C">
        <w:t>Ergebnisse:</w:t>
      </w:r>
      <w:r w:rsidR="001D2876" w:rsidRPr="00DA433C">
        <w:t xml:space="preserve"> Von 2015 bis 2017 nahmen 72.459 Kinder am Fr1da-Screening teil</w:t>
      </w:r>
      <w:r w:rsidR="008766C7">
        <w:t>.</w:t>
      </w:r>
      <w:r w:rsidR="008766C7" w:rsidRPr="008766C7">
        <w:t xml:space="preserve"> </w:t>
      </w:r>
      <w:r w:rsidR="008766C7">
        <w:t xml:space="preserve">Bei keinem der insgesamt </w:t>
      </w:r>
      <w:r w:rsidR="001D2876">
        <w:t>223</w:t>
      </w:r>
      <w:r w:rsidR="008766C7">
        <w:t xml:space="preserve"> Kinder</w:t>
      </w:r>
      <w:r w:rsidR="001D2876">
        <w:t xml:space="preserve"> (0,3 %)</w:t>
      </w:r>
      <w:r w:rsidR="008766C7">
        <w:t>, die</w:t>
      </w:r>
      <w:r w:rsidR="001D2876">
        <w:t xml:space="preserve"> </w:t>
      </w:r>
      <w:r w:rsidR="007F0D5F">
        <w:t>ein Frühstadium</w:t>
      </w:r>
      <w:r w:rsidR="001D2876">
        <w:t xml:space="preserve"> Typ-1-Diabetes </w:t>
      </w:r>
      <w:r w:rsidR="007F563C">
        <w:t>diagnostiziert bekamen</w:t>
      </w:r>
      <w:r w:rsidR="008766C7">
        <w:t xml:space="preserve">, trat </w:t>
      </w:r>
      <w:r w:rsidR="000F3EED">
        <w:t xml:space="preserve">bislang </w:t>
      </w:r>
      <w:r w:rsidR="008766C7">
        <w:t xml:space="preserve">eine </w:t>
      </w:r>
      <w:proofErr w:type="spellStart"/>
      <w:r w:rsidR="008766C7">
        <w:t>Ketoazidose</w:t>
      </w:r>
      <w:proofErr w:type="spellEnd"/>
      <w:r w:rsidR="008766C7">
        <w:t xml:space="preserve"> auf.  B</w:t>
      </w:r>
      <w:r w:rsidR="000F3EED">
        <w:t>ei</w:t>
      </w:r>
      <w:r w:rsidR="000F3EED" w:rsidRPr="000F3EED">
        <w:t xml:space="preserve"> 95</w:t>
      </w:r>
      <w:r w:rsidR="005A7E63">
        <w:t xml:space="preserve"> </w:t>
      </w:r>
      <w:r w:rsidR="000F3EED" w:rsidRPr="000F3EED">
        <w:t xml:space="preserve">% der </w:t>
      </w:r>
      <w:r w:rsidR="000F3EED">
        <w:t xml:space="preserve">betroffenen </w:t>
      </w:r>
      <w:r w:rsidR="000F3EED" w:rsidRPr="000F3EED">
        <w:t xml:space="preserve">Familien </w:t>
      </w:r>
      <w:r w:rsidR="000F3EED">
        <w:t xml:space="preserve">wurden </w:t>
      </w:r>
      <w:r w:rsidR="000F3EED" w:rsidRPr="000F3EED">
        <w:t>na</w:t>
      </w:r>
      <w:r w:rsidR="000F3EED">
        <w:t xml:space="preserve">ch der Diagnosestellung </w:t>
      </w:r>
      <w:r w:rsidR="000F3EED" w:rsidRPr="000F3EED">
        <w:t>keine oder nur milde</w:t>
      </w:r>
      <w:r w:rsidR="000F3EED">
        <w:t xml:space="preserve"> depressive Symptome berichtet.</w:t>
      </w:r>
    </w:p>
    <w:p w:rsidR="00AB5BF6" w:rsidRPr="00DA433C" w:rsidRDefault="00AB5BF6" w:rsidP="00AB5BF6">
      <w:pPr>
        <w:spacing w:line="360" w:lineRule="auto"/>
      </w:pPr>
      <w:r w:rsidRPr="00DA433C">
        <w:t>Diskussion:</w:t>
      </w:r>
      <w:r w:rsidR="000F3EED">
        <w:t xml:space="preserve"> Die Akzeptanz des Fr1da-Screenings bei den teilnehmenden Ärzten und Familien ist hoch. Besonders erfr</w:t>
      </w:r>
      <w:r w:rsidR="008766C7">
        <w:t xml:space="preserve">eulich ist, dass bis jetzt bei keinem der Kinder </w:t>
      </w:r>
      <w:r w:rsidR="00677299" w:rsidRPr="00677299">
        <w:t xml:space="preserve">mit </w:t>
      </w:r>
      <w:r w:rsidR="00677299">
        <w:t>frühem</w:t>
      </w:r>
      <w:r w:rsidR="00677299" w:rsidRPr="00677299">
        <w:t xml:space="preserve"> Typ-1-Diabetes </w:t>
      </w:r>
      <w:r w:rsidR="008766C7">
        <w:t xml:space="preserve">eine </w:t>
      </w:r>
      <w:proofErr w:type="spellStart"/>
      <w:r w:rsidR="008766C7">
        <w:t>Ketoazidose</w:t>
      </w:r>
      <w:proofErr w:type="spellEnd"/>
      <w:r w:rsidR="008766C7">
        <w:t xml:space="preserve"> beobachtet wurde.</w:t>
      </w:r>
    </w:p>
    <w:p w:rsidR="00AB5BF6" w:rsidRPr="00DA433C" w:rsidRDefault="00AB5BF6" w:rsidP="00AB5BF6">
      <w:pPr>
        <w:spacing w:line="360" w:lineRule="auto"/>
      </w:pPr>
    </w:p>
    <w:p w:rsidR="00AB5BF6" w:rsidRPr="00FE62C9" w:rsidRDefault="00AB5BF6" w:rsidP="0033717A">
      <w:pPr>
        <w:spacing w:line="360" w:lineRule="auto"/>
        <w:rPr>
          <w:u w:val="single"/>
          <w:lang w:val="en-US"/>
        </w:rPr>
      </w:pPr>
      <w:r w:rsidRPr="00FE62C9">
        <w:rPr>
          <w:u w:val="single"/>
          <w:lang w:val="en-US"/>
        </w:rPr>
        <w:t>Abstract:</w:t>
      </w:r>
    </w:p>
    <w:p w:rsidR="00AB5BF6" w:rsidRPr="008766C7" w:rsidRDefault="00AB5BF6" w:rsidP="0033717A">
      <w:pPr>
        <w:spacing w:line="360" w:lineRule="auto"/>
        <w:rPr>
          <w:lang w:val="en-US"/>
        </w:rPr>
      </w:pPr>
      <w:r w:rsidRPr="008766C7">
        <w:rPr>
          <w:lang w:val="en-US"/>
        </w:rPr>
        <w:t>Background:</w:t>
      </w:r>
      <w:r w:rsidR="008766C7" w:rsidRPr="00DA433C">
        <w:rPr>
          <w:lang w:val="en-US"/>
        </w:rPr>
        <w:t xml:space="preserve"> In the Fr1da study, children at the age of 2-5 years are screened for </w:t>
      </w:r>
      <w:proofErr w:type="spellStart"/>
      <w:r w:rsidR="008766C7" w:rsidRPr="00DA433C">
        <w:rPr>
          <w:lang w:val="en-US"/>
        </w:rPr>
        <w:t>presymptomatic</w:t>
      </w:r>
      <w:proofErr w:type="spellEnd"/>
      <w:r w:rsidR="008766C7" w:rsidRPr="00DA433C">
        <w:rPr>
          <w:lang w:val="en-US"/>
        </w:rPr>
        <w:t xml:space="preserve"> type 1 diabetes in Bavaria, Germany.</w:t>
      </w:r>
    </w:p>
    <w:p w:rsidR="00AB5BF6" w:rsidRPr="008766C7" w:rsidRDefault="00AB5BF6" w:rsidP="0033717A">
      <w:pPr>
        <w:spacing w:line="360" w:lineRule="auto"/>
        <w:rPr>
          <w:lang w:val="en-US"/>
        </w:rPr>
      </w:pPr>
      <w:r w:rsidRPr="008766C7">
        <w:rPr>
          <w:lang w:val="en-US"/>
        </w:rPr>
        <w:t>Objectives:</w:t>
      </w:r>
      <w:r w:rsidR="008766C7" w:rsidRPr="00DA433C">
        <w:rPr>
          <w:lang w:val="en-US"/>
        </w:rPr>
        <w:t xml:space="preserve"> Here, we show first results on the success and acceptance of the Fr1da screening.</w:t>
      </w:r>
    </w:p>
    <w:p w:rsidR="00DA433C" w:rsidRDefault="00AB5BF6" w:rsidP="0033717A">
      <w:pPr>
        <w:spacing w:line="360" w:lineRule="auto"/>
        <w:rPr>
          <w:lang w:val="en-US"/>
        </w:rPr>
      </w:pPr>
      <w:r w:rsidRPr="008766C7">
        <w:rPr>
          <w:lang w:val="en-US"/>
        </w:rPr>
        <w:t>Materials and methods:</w:t>
      </w:r>
      <w:r w:rsidR="008766C7" w:rsidRPr="00DA433C">
        <w:rPr>
          <w:lang w:val="en-US"/>
        </w:rPr>
        <w:t xml:space="preserve"> Participation rates, analytic quality, </w:t>
      </w:r>
      <w:r w:rsidR="008766C7">
        <w:rPr>
          <w:lang w:val="en-US"/>
        </w:rPr>
        <w:t xml:space="preserve">as well as the </w:t>
      </w:r>
      <w:r w:rsidR="008766C7" w:rsidRPr="00DA433C">
        <w:rPr>
          <w:lang w:val="en-US"/>
        </w:rPr>
        <w:t>well</w:t>
      </w:r>
      <w:r w:rsidR="008766C7">
        <w:rPr>
          <w:lang w:val="en-US"/>
        </w:rPr>
        <w:t>-</w:t>
      </w:r>
      <w:r w:rsidR="008766C7" w:rsidRPr="00DA433C">
        <w:rPr>
          <w:lang w:val="en-US"/>
        </w:rPr>
        <w:t>being</w:t>
      </w:r>
      <w:r w:rsidR="008766C7">
        <w:rPr>
          <w:lang w:val="en-US"/>
        </w:rPr>
        <w:t xml:space="preserve"> and the ketoacidosis rate</w:t>
      </w:r>
      <w:r w:rsidR="00A23B72">
        <w:rPr>
          <w:lang w:val="en-US"/>
        </w:rPr>
        <w:t>s</w:t>
      </w:r>
      <w:r w:rsidR="008766C7" w:rsidRPr="008766C7">
        <w:rPr>
          <w:lang w:val="en-US"/>
        </w:rPr>
        <w:t xml:space="preserve"> </w:t>
      </w:r>
      <w:r w:rsidR="008766C7">
        <w:rPr>
          <w:lang w:val="en-US"/>
        </w:rPr>
        <w:t xml:space="preserve">in </w:t>
      </w:r>
      <w:r w:rsidR="00A23B72">
        <w:rPr>
          <w:lang w:val="en-US"/>
        </w:rPr>
        <w:t xml:space="preserve">families </w:t>
      </w:r>
      <w:r w:rsidR="007F563C">
        <w:rPr>
          <w:lang w:val="en-US"/>
        </w:rPr>
        <w:t xml:space="preserve">with </w:t>
      </w:r>
      <w:proofErr w:type="spellStart"/>
      <w:r w:rsidR="007F563C" w:rsidRPr="007F563C">
        <w:rPr>
          <w:lang w:val="en-US"/>
        </w:rPr>
        <w:t>presymptomatic</w:t>
      </w:r>
      <w:proofErr w:type="spellEnd"/>
      <w:r w:rsidR="007F563C" w:rsidRPr="007F563C">
        <w:rPr>
          <w:lang w:val="en-US"/>
        </w:rPr>
        <w:t xml:space="preserve"> type 1 diabetes </w:t>
      </w:r>
      <w:r w:rsidR="00A23B72">
        <w:rPr>
          <w:lang w:val="en-US"/>
        </w:rPr>
        <w:t>were considered as main criteria.</w:t>
      </w:r>
      <w:r w:rsidR="008766C7" w:rsidRPr="00DA433C">
        <w:rPr>
          <w:lang w:val="en-US"/>
        </w:rPr>
        <w:t xml:space="preserve"> </w:t>
      </w:r>
    </w:p>
    <w:p w:rsidR="00AB5BF6" w:rsidRPr="00A23B72" w:rsidRDefault="00AB5BF6" w:rsidP="0033717A">
      <w:pPr>
        <w:spacing w:line="360" w:lineRule="auto"/>
        <w:rPr>
          <w:lang w:val="en-US"/>
        </w:rPr>
      </w:pPr>
      <w:r w:rsidRPr="00A23B72">
        <w:rPr>
          <w:lang w:val="en-US"/>
        </w:rPr>
        <w:t>Results:</w:t>
      </w:r>
      <w:r w:rsidR="00A23B72" w:rsidRPr="00DA433C">
        <w:rPr>
          <w:lang w:val="en-US"/>
        </w:rPr>
        <w:t xml:space="preserve"> Between 2015 and</w:t>
      </w:r>
      <w:r w:rsidR="00A23B72" w:rsidRPr="00A23B72">
        <w:rPr>
          <w:lang w:val="en-US"/>
        </w:rPr>
        <w:t xml:space="preserve"> 2017</w:t>
      </w:r>
      <w:r w:rsidR="00A23B72" w:rsidRPr="00DA433C">
        <w:rPr>
          <w:lang w:val="en-US"/>
        </w:rPr>
        <w:t>, 72,459 children participated in the Fr1da s</w:t>
      </w:r>
      <w:r w:rsidR="00A23B72" w:rsidRPr="00A23B72">
        <w:rPr>
          <w:lang w:val="en-US"/>
        </w:rPr>
        <w:t>creening</w:t>
      </w:r>
      <w:r w:rsidR="00A23B72" w:rsidRPr="00DA433C">
        <w:rPr>
          <w:lang w:val="en-US"/>
        </w:rPr>
        <w:t>.</w:t>
      </w:r>
      <w:r w:rsidR="00A23B72" w:rsidRPr="00A23B72">
        <w:rPr>
          <w:lang w:val="en-US"/>
        </w:rPr>
        <w:t xml:space="preserve"> In none of the</w:t>
      </w:r>
      <w:r w:rsidR="00A23B72" w:rsidRPr="00DA433C">
        <w:rPr>
          <w:lang w:val="en-US"/>
        </w:rPr>
        <w:t xml:space="preserve"> 223 children (0.3 %) who were diagnosed to have </w:t>
      </w:r>
      <w:proofErr w:type="spellStart"/>
      <w:r w:rsidR="00A23B72" w:rsidRPr="00DA433C">
        <w:rPr>
          <w:lang w:val="en-US"/>
        </w:rPr>
        <w:t>presymptomatic</w:t>
      </w:r>
      <w:proofErr w:type="spellEnd"/>
      <w:r w:rsidR="00A23B72" w:rsidRPr="00DA433C">
        <w:rPr>
          <w:lang w:val="en-US"/>
        </w:rPr>
        <w:t xml:space="preserve"> type 1 diabetes</w:t>
      </w:r>
      <w:r w:rsidR="00A23B72" w:rsidRPr="00A23B72">
        <w:rPr>
          <w:lang w:val="en-US"/>
        </w:rPr>
        <w:t xml:space="preserve"> </w:t>
      </w:r>
      <w:r w:rsidR="00A23B72" w:rsidRPr="00DA433C">
        <w:rPr>
          <w:lang w:val="en-US"/>
        </w:rPr>
        <w:t>a ketoacidosis event occurred</w:t>
      </w:r>
      <w:r w:rsidR="00A23B72" w:rsidRPr="00A23B72">
        <w:rPr>
          <w:lang w:val="en-US"/>
        </w:rPr>
        <w:t>. In</w:t>
      </w:r>
      <w:r w:rsidR="00A23B72" w:rsidRPr="00DA433C">
        <w:rPr>
          <w:lang w:val="en-US"/>
        </w:rPr>
        <w:t xml:space="preserve"> 95</w:t>
      </w:r>
      <w:r w:rsidR="005A7E63">
        <w:rPr>
          <w:lang w:val="en-US"/>
        </w:rPr>
        <w:t xml:space="preserve"> </w:t>
      </w:r>
      <w:r w:rsidR="00A23B72" w:rsidRPr="00DA433C">
        <w:rPr>
          <w:lang w:val="en-US"/>
        </w:rPr>
        <w:t>% of the</w:t>
      </w:r>
      <w:r w:rsidR="00A23B72" w:rsidRPr="00A23B72">
        <w:rPr>
          <w:lang w:val="en-US"/>
        </w:rPr>
        <w:t xml:space="preserve"> </w:t>
      </w:r>
      <w:r w:rsidR="00A23B72" w:rsidRPr="00DA433C">
        <w:rPr>
          <w:lang w:val="en-US"/>
        </w:rPr>
        <w:t xml:space="preserve">affected families no or only mild depressive symptoms were reported </w:t>
      </w:r>
      <w:r w:rsidR="00A23B72">
        <w:rPr>
          <w:lang w:val="en-US"/>
        </w:rPr>
        <w:t>some time after diagnosis</w:t>
      </w:r>
      <w:r w:rsidR="00A23B72" w:rsidRPr="00A23B72">
        <w:rPr>
          <w:lang w:val="en-US"/>
        </w:rPr>
        <w:t>.</w:t>
      </w:r>
    </w:p>
    <w:p w:rsidR="00AB5BF6" w:rsidRPr="00A23B72" w:rsidRDefault="00AB5BF6" w:rsidP="0033717A">
      <w:pPr>
        <w:spacing w:line="360" w:lineRule="auto"/>
        <w:rPr>
          <w:lang w:val="en-US"/>
        </w:rPr>
      </w:pPr>
      <w:r w:rsidRPr="00A23B72">
        <w:rPr>
          <w:lang w:val="en-US"/>
        </w:rPr>
        <w:t>Conclusions:</w:t>
      </w:r>
      <w:r w:rsidR="00A23B72" w:rsidRPr="00DA433C">
        <w:rPr>
          <w:lang w:val="en-US"/>
        </w:rPr>
        <w:t xml:space="preserve"> The acceptance of the Fr1da screening among the participating physicians and families is high. </w:t>
      </w:r>
      <w:r w:rsidR="00A23B72">
        <w:rPr>
          <w:lang w:val="en-US"/>
        </w:rPr>
        <w:t>It is particularly encouraging that no ketoacidosis has been reported yet in any of the children</w:t>
      </w:r>
      <w:r w:rsidR="00677299">
        <w:rPr>
          <w:lang w:val="en-US"/>
        </w:rPr>
        <w:t xml:space="preserve"> with early type 1 diabetes</w:t>
      </w:r>
      <w:r w:rsidR="00A23B72">
        <w:rPr>
          <w:lang w:val="en-US"/>
        </w:rPr>
        <w:t>.</w:t>
      </w:r>
    </w:p>
    <w:p w:rsidR="00AB5BF6" w:rsidRPr="00DA433C" w:rsidRDefault="00AB5BF6" w:rsidP="0033717A">
      <w:pPr>
        <w:spacing w:line="360" w:lineRule="auto"/>
        <w:rPr>
          <w:lang w:val="en-US"/>
        </w:rPr>
      </w:pPr>
    </w:p>
    <w:p w:rsidR="00AB5BF6" w:rsidRPr="000E06D1" w:rsidRDefault="00AB5BF6" w:rsidP="0033717A">
      <w:pPr>
        <w:spacing w:line="360" w:lineRule="auto"/>
      </w:pPr>
      <w:r w:rsidRPr="000E06D1">
        <w:t>Schlüsselwörter:</w:t>
      </w:r>
      <w:r w:rsidR="000E06D1" w:rsidRPr="000E06D1">
        <w:t xml:space="preserve"> </w:t>
      </w:r>
      <w:r w:rsidR="000E06D1">
        <w:t>Autoantikörper</w:t>
      </w:r>
      <w:r w:rsidR="000E06D1" w:rsidRPr="000E06D1">
        <w:t xml:space="preserve">, </w:t>
      </w:r>
      <w:r w:rsidR="000E06D1">
        <w:t xml:space="preserve">Kinder, </w:t>
      </w:r>
      <w:r w:rsidR="000E06D1" w:rsidRPr="000E06D1">
        <w:t>Screening, Typ-1-Diabetes</w:t>
      </w:r>
    </w:p>
    <w:p w:rsidR="00AB5BF6" w:rsidRPr="003B4CDF" w:rsidRDefault="00AB5BF6" w:rsidP="0033717A">
      <w:pPr>
        <w:spacing w:line="360" w:lineRule="auto"/>
        <w:rPr>
          <w:lang w:val="en-US"/>
        </w:rPr>
      </w:pPr>
      <w:r w:rsidRPr="003B4CDF">
        <w:rPr>
          <w:lang w:val="en-US"/>
        </w:rPr>
        <w:t>Key words:</w:t>
      </w:r>
      <w:r w:rsidR="000E06D1">
        <w:rPr>
          <w:lang w:val="en-US"/>
        </w:rPr>
        <w:t xml:space="preserve"> autoantibodies, children, screening, type </w:t>
      </w:r>
      <w:proofErr w:type="gramStart"/>
      <w:r w:rsidR="000E06D1">
        <w:rPr>
          <w:lang w:val="en-US"/>
        </w:rPr>
        <w:t>1 diabetes</w:t>
      </w:r>
      <w:proofErr w:type="gramEnd"/>
    </w:p>
    <w:p w:rsidR="00AB5BF6" w:rsidRPr="003B4CDF" w:rsidRDefault="00AB5BF6" w:rsidP="0033717A">
      <w:pPr>
        <w:spacing w:line="360" w:lineRule="auto"/>
        <w:rPr>
          <w:i/>
          <w:lang w:val="en-US"/>
        </w:rPr>
      </w:pPr>
    </w:p>
    <w:p w:rsidR="00AB5BF6" w:rsidRPr="003B4CDF" w:rsidRDefault="00AB5BF6" w:rsidP="0033717A">
      <w:pPr>
        <w:spacing w:line="360" w:lineRule="auto"/>
        <w:rPr>
          <w:i/>
          <w:lang w:val="en-US"/>
        </w:rPr>
      </w:pPr>
    </w:p>
    <w:p w:rsidR="002D5F3C" w:rsidRPr="00BD2265" w:rsidRDefault="002D5F3C">
      <w:pPr>
        <w:rPr>
          <w:lang w:val="en-US"/>
        </w:rPr>
      </w:pPr>
      <w:r w:rsidRPr="00BD2265">
        <w:rPr>
          <w:lang w:val="en-US"/>
        </w:rPr>
        <w:br w:type="page"/>
      </w:r>
    </w:p>
    <w:p w:rsidR="005B57EE" w:rsidRDefault="002D5F3C" w:rsidP="0033717A">
      <w:pPr>
        <w:spacing w:line="360" w:lineRule="auto"/>
        <w:rPr>
          <w:b/>
        </w:rPr>
      </w:pPr>
      <w:r w:rsidRPr="002D5F3C">
        <w:rPr>
          <w:b/>
        </w:rPr>
        <w:lastRenderedPageBreak/>
        <w:t>Primäres Ziel des</w:t>
      </w:r>
      <w:r w:rsidR="000241F3">
        <w:rPr>
          <w:b/>
        </w:rPr>
        <w:t xml:space="preserve"> bayernweiten</w:t>
      </w:r>
      <w:r w:rsidRPr="002D5F3C">
        <w:rPr>
          <w:b/>
        </w:rPr>
        <w:t xml:space="preserve"> Fr1da-Screenings ist es, den Typ-1-Diabetes in einer noch </w:t>
      </w:r>
      <w:r w:rsidR="001213C7">
        <w:rPr>
          <w:b/>
        </w:rPr>
        <w:t>prä</w:t>
      </w:r>
      <w:r w:rsidRPr="002D5F3C">
        <w:rPr>
          <w:b/>
        </w:rPr>
        <w:t>symptomatischen Phase zu erkennen und die betroffenen Familien auf das spätere Auftreten der klinisch relevanten Symptome vorzubereiten. In diesem Zusammenhang ist es von großer Bedeutung, die Akzeptanz und den Erfolg des Screenings zu evaluieren. Zudem liefert die Fr1da-Studie auch Erkenntnisse zur Krankheitsverbreitung und möglichen Risikofaktoren.</w:t>
      </w:r>
      <w:r w:rsidR="000241F3">
        <w:rPr>
          <w:b/>
        </w:rPr>
        <w:t xml:space="preserve"> </w:t>
      </w:r>
    </w:p>
    <w:p w:rsidR="002D5F3C" w:rsidRDefault="000241F3" w:rsidP="0033717A">
      <w:pPr>
        <w:spacing w:line="360" w:lineRule="auto"/>
      </w:pPr>
      <w:r>
        <w:t>Bislang haben sich 55</w:t>
      </w:r>
      <w:r w:rsidR="006E5624">
        <w:t>7</w:t>
      </w:r>
      <w:r>
        <w:t xml:space="preserve"> bayerische Kinder- und Jugendärzte an der Durchführung des Fr1da-Screenings beteiligt (Stand: 31.12.2017 wie für alle in diesem Beitrag genannten Zahlen). Das entspricht ca. 50</w:t>
      </w:r>
      <w:r w:rsidR="005A7E63">
        <w:t xml:space="preserve"> </w:t>
      </w:r>
      <w:r>
        <w:t xml:space="preserve">% aller niedergelassenen Kinder- und Jugendärzte in Bayern. </w:t>
      </w:r>
      <w:r w:rsidR="001213C7">
        <w:t xml:space="preserve">Zusätzlich </w:t>
      </w:r>
      <w:r>
        <w:t xml:space="preserve">haben 80 Hausärzte, die Vorsorgeuntersuchungen bei Kindern durchführen, zur Rekrutierung beigetragen. Seit Beginn des Screenings im Januar 2015 </w:t>
      </w:r>
      <w:r w:rsidR="005B2091">
        <w:t>nahmen</w:t>
      </w:r>
      <w:r>
        <w:t xml:space="preserve"> insgesamt </w:t>
      </w:r>
      <w:r w:rsidR="006E5624">
        <w:t>72.459</w:t>
      </w:r>
      <w:r w:rsidR="001213C7">
        <w:t xml:space="preserve"> </w:t>
      </w:r>
      <w:r>
        <w:t xml:space="preserve">Kinder im Alter von 2 bis 5 Jahren </w:t>
      </w:r>
      <w:r w:rsidR="00AB2A8F">
        <w:t>am Fr1da-Screening teil.</w:t>
      </w:r>
      <w:r w:rsidR="009F6D2B">
        <w:t xml:space="preserve"> Der Anteil der zweijährigen Kinder stieg von 34 % im Jahr 2015 auf </w:t>
      </w:r>
      <w:r w:rsidR="00496F28">
        <w:t>49</w:t>
      </w:r>
      <w:r w:rsidR="005A7E63">
        <w:t xml:space="preserve"> </w:t>
      </w:r>
      <w:r w:rsidR="009F6D2B">
        <w:t xml:space="preserve">% im Jahr 2017, was zum Großteil daran liegen dürfte, dass das Fr1da-Screening jedem Kind nur einmal angeboten werden kann und somit die bereits 2015 </w:t>
      </w:r>
      <w:proofErr w:type="spellStart"/>
      <w:r w:rsidR="009F6D2B">
        <w:t>gescreenten</w:t>
      </w:r>
      <w:proofErr w:type="spellEnd"/>
      <w:r w:rsidR="009F6D2B">
        <w:t xml:space="preserve"> Kinder bei späteren Vorsorgeuntersuchungen nicht mehr berücksichtigt </w:t>
      </w:r>
      <w:r w:rsidR="001213C7">
        <w:t>wurden</w:t>
      </w:r>
      <w:r w:rsidR="009F6D2B">
        <w:t xml:space="preserve">. </w:t>
      </w:r>
      <w:r w:rsidR="00AB2A8F">
        <w:t xml:space="preserve"> </w:t>
      </w:r>
      <w:r w:rsidR="009F6D2B">
        <w:t xml:space="preserve">Bei </w:t>
      </w:r>
      <w:r w:rsidR="006E5624">
        <w:t>-20.474</w:t>
      </w:r>
      <w:r w:rsidR="009F6D2B">
        <w:t xml:space="preserve"> </w:t>
      </w:r>
      <w:r w:rsidR="005B2091">
        <w:t>Kinder</w:t>
      </w:r>
      <w:r w:rsidR="009F6D2B">
        <w:t>n</w:t>
      </w:r>
      <w:r w:rsidR="005B2091">
        <w:t xml:space="preserve"> (28</w:t>
      </w:r>
      <w:r w:rsidR="005A7E63">
        <w:t xml:space="preserve"> </w:t>
      </w:r>
      <w:r w:rsidR="005B2091">
        <w:t xml:space="preserve">%) lag eine </w:t>
      </w:r>
      <w:proofErr w:type="spellStart"/>
      <w:r w:rsidR="005B2091">
        <w:t>hämolytische</w:t>
      </w:r>
      <w:proofErr w:type="spellEnd"/>
      <w:r w:rsidR="005B2091">
        <w:t>, d.h. in</w:t>
      </w:r>
      <w:r w:rsidR="009F6D2B">
        <w:t xml:space="preserve"> ihrer Qualität beeinträchtigte</w:t>
      </w:r>
      <w:r w:rsidR="005B2091">
        <w:t xml:space="preserve"> Blutprobe vor</w:t>
      </w:r>
      <w:r w:rsidR="008E2E26">
        <w:t xml:space="preserve">, die aber dennoch auf das Vorliegen von Inselautoantikörpern analysiert werden konnte </w:t>
      </w:r>
      <w:r w:rsidR="008E2E26">
        <w:fldChar w:fldCharType="begin">
          <w:fldData xml:space="preserve">PEVuZE5vdGU+PENpdGU+PEF1dGhvcj5aaWVnbGVyPC9BdXRob3I+PFllYXI+MjAxNjwvWWVhcj48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</w:fldData>
        </w:fldChar>
      </w:r>
      <w:r w:rsidR="001E2409">
        <w:instrText xml:space="preserve"> ADDIN EN.CITE </w:instrText>
      </w:r>
      <w:r w:rsidR="001E2409">
        <w:fldChar w:fldCharType="begin">
          <w:fldData xml:space="preserve">PEVuZE5vdGU+PENpdGU+PEF1dGhvcj5aaWVnbGVyPC9BdXRob3I+PFllYXI+MjAxNjwvWWVhcj48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</w:fldData>
        </w:fldChar>
      </w:r>
      <w:r w:rsidR="001E2409">
        <w:instrText xml:space="preserve"> ADDIN EN.CITE.DATA </w:instrText>
      </w:r>
      <w:r w:rsidR="001E2409">
        <w:fldChar w:fldCharType="end"/>
      </w:r>
      <w:r w:rsidR="008E2E26">
        <w:fldChar w:fldCharType="separate"/>
      </w:r>
      <w:r w:rsidR="001E2409">
        <w:rPr>
          <w:noProof/>
        </w:rPr>
        <w:t>[2]</w:t>
      </w:r>
      <w:r w:rsidR="008E2E26">
        <w:fldChar w:fldCharType="end"/>
      </w:r>
      <w:r w:rsidR="00BD2265">
        <w:t xml:space="preserve">. </w:t>
      </w:r>
      <w:r w:rsidR="00BD2265" w:rsidRPr="00FD4077">
        <w:t xml:space="preserve">Bei </w:t>
      </w:r>
      <w:r w:rsidR="001213C7" w:rsidRPr="00FD4077">
        <w:t>493</w:t>
      </w:r>
      <w:r w:rsidR="00496F28" w:rsidRPr="00FD4077">
        <w:t xml:space="preserve"> </w:t>
      </w:r>
      <w:r w:rsidR="005B2091" w:rsidRPr="00FD4077">
        <w:t>Studienteilnehmern (0,7 %) war das Volumen der Probe zu gering, um sie auf Autoa</w:t>
      </w:r>
      <w:r w:rsidR="00BD2265" w:rsidRPr="00FD4077">
        <w:t>ntikörper zu untersuchen; in 171</w:t>
      </w:r>
      <w:r w:rsidR="005B2091">
        <w:t xml:space="preserve"> Fällen wurde</w:t>
      </w:r>
      <w:r w:rsidR="00FD35D9">
        <w:t xml:space="preserve"> mittlerweile </w:t>
      </w:r>
      <w:r w:rsidR="005B2091">
        <w:t>eine zweite Blutprobe nachgereicht.</w:t>
      </w:r>
      <w:r w:rsidR="00F7332E">
        <w:t xml:space="preserve"> </w:t>
      </w:r>
      <w:r w:rsidR="00AC623D">
        <w:t>Die Diagnose „</w:t>
      </w:r>
      <w:r w:rsidR="002C4462">
        <w:t>Frühstadium Typ 1 Diabetes</w:t>
      </w:r>
      <w:r w:rsidR="00AC623D">
        <w:t>“ wurde b</w:t>
      </w:r>
      <w:r w:rsidR="00F7332E">
        <w:t xml:space="preserve">ei </w:t>
      </w:r>
      <w:r w:rsidR="00496F28">
        <w:t xml:space="preserve">223 </w:t>
      </w:r>
      <w:r w:rsidR="00F7332E">
        <w:t>Kindern gestellt, was mit 0,3 % ziemlich genau der vorab erwarteten Prävalenz entsprich</w:t>
      </w:r>
      <w:r w:rsidR="00AB2A8F">
        <w:t>t</w:t>
      </w:r>
      <w:r w:rsidR="008E2E26">
        <w:t xml:space="preserve"> </w:t>
      </w:r>
      <w:r w:rsidR="008E2E26">
        <w:fldChar w:fldCharType="begin">
          <w:fldData xml:space="preserve">PEVuZE5vdGU+PENpdGU+PEF1dGhvcj5SYWFiPC9BdXRob3I+PFllYXI+MjAxNjwvWWVhcj48UmVj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</w:fldData>
        </w:fldChar>
      </w:r>
      <w:r w:rsidR="001E2409">
        <w:instrText xml:space="preserve"> ADDIN EN.CITE </w:instrText>
      </w:r>
      <w:r w:rsidR="001E2409">
        <w:fldChar w:fldCharType="begin">
          <w:fldData xml:space="preserve">PEVuZE5vdGU+PENpdGU+PEF1dGhvcj5SYWFiPC9BdXRob3I+PFllYXI+MjAxNjwvWWVhcj48UmVj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</w:fldData>
        </w:fldChar>
      </w:r>
      <w:r w:rsidR="001E2409">
        <w:instrText xml:space="preserve"> ADDIN EN.CITE.DATA </w:instrText>
      </w:r>
      <w:r w:rsidR="001E2409">
        <w:fldChar w:fldCharType="end"/>
      </w:r>
      <w:r w:rsidR="008E2E26">
        <w:fldChar w:fldCharType="separate"/>
      </w:r>
      <w:r w:rsidR="001E2409">
        <w:rPr>
          <w:noProof/>
        </w:rPr>
        <w:t>[1]</w:t>
      </w:r>
      <w:r w:rsidR="008E2E26">
        <w:fldChar w:fldCharType="end"/>
      </w:r>
      <w:r w:rsidR="00F7332E">
        <w:t>.</w:t>
      </w:r>
      <w:r w:rsidR="00AC623D">
        <w:t xml:space="preserve"> </w:t>
      </w:r>
      <w:r w:rsidR="0025786C">
        <w:t xml:space="preserve">Bei </w:t>
      </w:r>
      <w:r w:rsidR="00806EE3">
        <w:t xml:space="preserve">57 </w:t>
      </w:r>
      <w:r w:rsidR="0025786C">
        <w:t>dieser Kinder (</w:t>
      </w:r>
      <w:r w:rsidR="00806EE3">
        <w:t>2</w:t>
      </w:r>
      <w:r w:rsidR="001213C7">
        <w:t>6</w:t>
      </w:r>
      <w:r w:rsidR="00806EE3">
        <w:t xml:space="preserve"> </w:t>
      </w:r>
      <w:r w:rsidR="00AC623D">
        <w:t xml:space="preserve">%) wurde im Laufe der Nachverfolgung das Vorliegen einer </w:t>
      </w:r>
      <w:proofErr w:type="spellStart"/>
      <w:r w:rsidR="00AC623D">
        <w:t>Dysglykämie</w:t>
      </w:r>
      <w:proofErr w:type="spellEnd"/>
      <w:r w:rsidR="00AC623D">
        <w:t xml:space="preserve"> oder eines bereits </w:t>
      </w:r>
      <w:r w:rsidR="002C4462">
        <w:t xml:space="preserve">manifesten </w:t>
      </w:r>
      <w:r w:rsidR="00AC623D">
        <w:t xml:space="preserve">Typ-1-Diabetes festgestellt; </w:t>
      </w:r>
      <w:r w:rsidR="00FE62C9">
        <w:t xml:space="preserve">77 </w:t>
      </w:r>
      <w:r w:rsidR="0025786C">
        <w:t>(</w:t>
      </w:r>
      <w:r w:rsidR="00FE62C9">
        <w:t>35</w:t>
      </w:r>
      <w:r w:rsidR="00AC623D">
        <w:t xml:space="preserve"> %)</w:t>
      </w:r>
      <w:r w:rsidR="00FE62C9">
        <w:t xml:space="preserve"> Kinder</w:t>
      </w:r>
      <w:r w:rsidR="007F0D5F">
        <w:t xml:space="preserve">, </w:t>
      </w:r>
      <w:r w:rsidR="00CF5C99">
        <w:t xml:space="preserve"> bei denen </w:t>
      </w:r>
      <w:r w:rsidR="007F0D5F">
        <w:t>im Rahmen des Fr1da-Screenings</w:t>
      </w:r>
      <w:r w:rsidR="005A7E63">
        <w:t xml:space="preserve"> </w:t>
      </w:r>
      <w:r w:rsidR="007F0D5F">
        <w:t>ein</w:t>
      </w:r>
      <w:r w:rsidR="005A7E63">
        <w:t xml:space="preserve"> Frühstadium des Typ-1-Diabetes</w:t>
      </w:r>
      <w:r w:rsidR="007F0D5F">
        <w:t xml:space="preserve"> diag</w:t>
      </w:r>
      <w:r w:rsidR="00CF5C99">
        <w:t>nostiziert wurde,</w:t>
      </w:r>
      <w:r w:rsidR="00AC623D">
        <w:t xml:space="preserve"> nehmen an der Fr1da-Insulin-Interventionsstudie teil.</w:t>
      </w:r>
    </w:p>
    <w:p w:rsidR="000E06D1" w:rsidRDefault="00B23D3C" w:rsidP="0033717A">
      <w:pPr>
        <w:spacing w:line="360" w:lineRule="auto"/>
      </w:pPr>
      <w:r>
        <w:t xml:space="preserve">Zur Abschätzung der analytischen Qualität des Fr1da-Screenings </w:t>
      </w:r>
      <w:r w:rsidR="0036160E">
        <w:t>müssen die Raten der falsch positiv und falsch negativ getesteten Proben betrachtet werden. Falsch positiv bedeut</w:t>
      </w:r>
      <w:r w:rsidR="00FE04D2">
        <w:t>et in diesem Kontext, dass eine</w:t>
      </w:r>
      <w:r w:rsidR="0036160E">
        <w:t xml:space="preserve"> Familie </w:t>
      </w:r>
      <w:r w:rsidR="002C4462">
        <w:t xml:space="preserve">um eine zweite Blutprobe gebeten wurde und deshalb </w:t>
      </w:r>
      <w:r w:rsidR="0036160E">
        <w:t xml:space="preserve">vorläufig unnötig in Sorge war, dass das Kind </w:t>
      </w:r>
      <w:r w:rsidR="005A7E63">
        <w:t>einen Typ-1-Diabetes im Frühstadium haben könnte</w:t>
      </w:r>
      <w:r w:rsidR="0036160E">
        <w:t xml:space="preserve">, bevor </w:t>
      </w:r>
      <w:r w:rsidR="002C4462">
        <w:t>nach Untersuchung der zweiten Probe das Vorliegen eines Frühstadiums Typ 1 Diabetes ausgeschlossen werden konnte</w:t>
      </w:r>
      <w:r w:rsidR="0036160E">
        <w:t xml:space="preserve">. Das war bei </w:t>
      </w:r>
      <w:r w:rsidR="00AC6CFE">
        <w:t xml:space="preserve">45 </w:t>
      </w:r>
      <w:r w:rsidR="0036160E">
        <w:t xml:space="preserve">Familien für durchschnittlich </w:t>
      </w:r>
      <w:r w:rsidR="00AC6CFE">
        <w:t xml:space="preserve">36 </w:t>
      </w:r>
      <w:r w:rsidR="0036160E">
        <w:t xml:space="preserve">Tage der Fall. Unter falsch negativ wäre zu verstehen, dass </w:t>
      </w:r>
      <w:r w:rsidR="00CF5C99">
        <w:t xml:space="preserve">ein bereits bestehendes Frühstadium Typ 1 Diabetes </w:t>
      </w:r>
      <w:r w:rsidR="0036160E">
        <w:t xml:space="preserve">irrtümlicherweise </w:t>
      </w:r>
      <w:r w:rsidR="00CF5C99">
        <w:t>nicht diagnostiziert</w:t>
      </w:r>
      <w:r w:rsidR="0036160E">
        <w:t xml:space="preserve"> wurde. Dieses Risiko ist schwieriger zu beurteilen, da </w:t>
      </w:r>
      <w:r w:rsidR="00E45825">
        <w:t xml:space="preserve">beim Fr1da-Screening </w:t>
      </w:r>
      <w:r w:rsidR="0036160E">
        <w:t>im Falle eines negativen</w:t>
      </w:r>
      <w:r w:rsidR="002C4462">
        <w:t xml:space="preserve"> Screening-</w:t>
      </w:r>
      <w:r w:rsidR="0036160E">
        <w:t xml:space="preserve">Befundes keine zweite Blutprobe angefordert wird. </w:t>
      </w:r>
      <w:r w:rsidR="005A7E63">
        <w:t>Man kann diese Frage allenfalls</w:t>
      </w:r>
      <w:r w:rsidR="00FE04D2">
        <w:t xml:space="preserve"> in einem weiteren Sinne</w:t>
      </w:r>
      <w:r w:rsidR="005A7E63">
        <w:t xml:space="preserve"> betrachten: Man geht davon aus, dass die Prävalenz des Typ-1-Diabetes in Deutschland im Alter von 20 Jahren ca. 0,45</w:t>
      </w:r>
      <w:r w:rsidR="001E2409">
        <w:t xml:space="preserve"> </w:t>
      </w:r>
      <w:r w:rsidR="005A7E63">
        <w:t xml:space="preserve">% beträgt und </w:t>
      </w:r>
      <w:r w:rsidR="00345A4B">
        <w:t>in einem höheren</w:t>
      </w:r>
      <w:r w:rsidR="005A7E63">
        <w:t xml:space="preserve"> Alter kaum noch Fälle </w:t>
      </w:r>
      <w:r w:rsidR="005A7E63">
        <w:lastRenderedPageBreak/>
        <w:t xml:space="preserve">hinzukommen. </w:t>
      </w:r>
      <w:r w:rsidR="00345A4B">
        <w:t xml:space="preserve">Das würde bedeuten, dass rund 0,15 % der Kinder, </w:t>
      </w:r>
      <w:r w:rsidR="005A7E63">
        <w:t>bei denen im Alter von 2-5 Jahren kein Frühstadium des Typ-1-Diabetes diagnostiziert wurde</w:t>
      </w:r>
      <w:r w:rsidR="00FE04D2">
        <w:t>,</w:t>
      </w:r>
      <w:r w:rsidR="005A7E63">
        <w:t xml:space="preserve"> </w:t>
      </w:r>
      <w:r w:rsidR="00345A4B">
        <w:t xml:space="preserve">später noch die Krankheit entwickeln werden. </w:t>
      </w:r>
      <w:r w:rsidR="002C4462">
        <w:t xml:space="preserve">Bei </w:t>
      </w:r>
      <w:r w:rsidR="00345A4B">
        <w:t>Kindern mit einem</w:t>
      </w:r>
      <w:r w:rsidR="007F563C">
        <w:t xml:space="preserve"> negativen </w:t>
      </w:r>
      <w:proofErr w:type="spellStart"/>
      <w:r w:rsidR="007F563C">
        <w:t>Screening</w:t>
      </w:r>
      <w:r w:rsidR="00345A4B">
        <w:t>befund</w:t>
      </w:r>
      <w:proofErr w:type="spellEnd"/>
      <w:r w:rsidR="00345A4B">
        <w:t xml:space="preserve"> ist das Krankheitsrisiko </w:t>
      </w:r>
      <w:r w:rsidR="001E2409">
        <w:t>somit</w:t>
      </w:r>
      <w:r w:rsidR="00345A4B">
        <w:t xml:space="preserve"> immerhin um rund zwei Drittel im Vergleich zu nicht </w:t>
      </w:r>
      <w:proofErr w:type="spellStart"/>
      <w:r w:rsidR="00345A4B">
        <w:t>ge</w:t>
      </w:r>
      <w:r w:rsidR="007F563C">
        <w:t>screenten</w:t>
      </w:r>
      <w:proofErr w:type="spellEnd"/>
      <w:r w:rsidR="00345A4B">
        <w:t xml:space="preserve"> Kindern </w:t>
      </w:r>
      <w:proofErr w:type="spellStart"/>
      <w:r w:rsidR="00345A4B">
        <w:t>reduziert.</w:t>
      </w:r>
      <w:r w:rsidR="000E06D1">
        <w:t>Das</w:t>
      </w:r>
      <w:proofErr w:type="spellEnd"/>
      <w:r w:rsidR="000E06D1">
        <w:t xml:space="preserve"> Schulungsprogramm zum Erkennen der wichtigsten Symptome wurde bish</w:t>
      </w:r>
      <w:r w:rsidR="000E06D1" w:rsidRPr="00FD4077">
        <w:t>er von 1</w:t>
      </w:r>
      <w:r w:rsidR="00FD4077" w:rsidRPr="00FD4077">
        <w:t>90</w:t>
      </w:r>
      <w:r w:rsidR="000E06D1" w:rsidRPr="00FD4077">
        <w:t xml:space="preserve"> </w:t>
      </w:r>
      <w:r w:rsidR="00FD4077">
        <w:t xml:space="preserve">der 223 betroffenen </w:t>
      </w:r>
      <w:r w:rsidR="000E06D1" w:rsidRPr="00FD4077">
        <w:t>Familien (</w:t>
      </w:r>
      <w:r w:rsidR="00FD4077" w:rsidRPr="00FD4077">
        <w:t>85</w:t>
      </w:r>
      <w:r w:rsidR="000E06D1" w:rsidRPr="00FD4077">
        <w:t xml:space="preserve"> %) absolviert. Nur 10 Familien (</w:t>
      </w:r>
      <w:r w:rsidR="00FD4077" w:rsidRPr="00FD4077">
        <w:t>4</w:t>
      </w:r>
      <w:r w:rsidR="000E06D1" w:rsidRPr="00FD4077">
        <w:t xml:space="preserve"> %) erklärten, dass </w:t>
      </w:r>
      <w:r w:rsidR="000E06D1">
        <w:t>sie generell kein Interesse an der Schulung haben</w:t>
      </w:r>
      <w:r w:rsidR="00D40743">
        <w:t xml:space="preserve"> (Abb.1)</w:t>
      </w:r>
      <w:r w:rsidR="000E06D1">
        <w:t xml:space="preserve">; bei den restlichen Familien steht der Schulungstermin bzw. die Terminvereinbarung noch aus, oder ihre Kinder haben zwischenzeitlich bereits spontan die ersten Diabetessymptome entwickelt, so dass die Schulung obsolet wurde. Ein zentrales Ziel der Fr1da-Studie ist es, die </w:t>
      </w:r>
      <w:proofErr w:type="spellStart"/>
      <w:r w:rsidR="000E06D1">
        <w:t>Ketoazidose</w:t>
      </w:r>
      <w:proofErr w:type="spellEnd"/>
      <w:r w:rsidR="000E06D1">
        <w:t xml:space="preserve">-Rate zum Zeitpunkt der klinischen Manifestation des Typ-1-Diabetes unter 5% zu halten. Erfreulicherweise trat bislang bei keinem der </w:t>
      </w:r>
      <w:r w:rsidR="0001084C">
        <w:t xml:space="preserve">57 </w:t>
      </w:r>
      <w:r w:rsidR="000E06D1">
        <w:t>Kinder mit</w:t>
      </w:r>
      <w:r w:rsidR="002C4462">
        <w:t xml:space="preserve"> </w:t>
      </w:r>
      <w:proofErr w:type="spellStart"/>
      <w:r w:rsidR="002C4462">
        <w:t>Dysglykämie</w:t>
      </w:r>
      <w:proofErr w:type="spellEnd"/>
      <w:r w:rsidR="002C4462">
        <w:t xml:space="preserve"> oder manifestem Typ 1 Diabetes</w:t>
      </w:r>
      <w:r w:rsidR="000E06D1">
        <w:t xml:space="preserve"> eine </w:t>
      </w:r>
      <w:proofErr w:type="spellStart"/>
      <w:r w:rsidR="000E06D1">
        <w:t>Ketoazidose</w:t>
      </w:r>
      <w:proofErr w:type="spellEnd"/>
      <w:r w:rsidR="000E06D1">
        <w:t xml:space="preserve"> auf</w:t>
      </w:r>
      <w:r w:rsidR="00D40743">
        <w:t xml:space="preserve"> (Abb.1)</w:t>
      </w:r>
      <w:r w:rsidR="000E06D1">
        <w:t>. Rund 95</w:t>
      </w:r>
      <w:r w:rsidR="0056596F">
        <w:t xml:space="preserve"> </w:t>
      </w:r>
      <w:r w:rsidR="000E06D1">
        <w:t>% der Eltern aus den Teilnehmer-Familien wiesen nach der Diagnosestellung, Schulung und psychologischen Betreuung keine oder nur milde depressive Symptome auf (Ziel: mindestens 90</w:t>
      </w:r>
      <w:r w:rsidR="0056596F">
        <w:t xml:space="preserve"> </w:t>
      </w:r>
      <w:r w:rsidR="000E06D1">
        <w:t>%), und 85</w:t>
      </w:r>
      <w:r w:rsidR="0056596F">
        <w:t xml:space="preserve"> </w:t>
      </w:r>
      <w:r w:rsidR="000E06D1">
        <w:t>% zeigten sich nach 6 Monaten sehr zufrieden oder zufrieden mit ihrer Teilnahme an der Fr1da-Studie.</w:t>
      </w:r>
    </w:p>
    <w:p w:rsidR="009F6D2B" w:rsidRDefault="009F6D2B" w:rsidP="0033717A">
      <w:pPr>
        <w:spacing w:line="360" w:lineRule="auto"/>
      </w:pPr>
      <w:r>
        <w:t>Alle am Fr1da-Screening teilnehmenden Familien werden gebeten, zum Zeitpunkt der Blutabnahme einen einseitigen Fragebogen zu demographischen Variablen auszufüllen. Die auf diese Weise erfassten Daten sind für wissenschaftliche Zwecke, insbesondere zur Untersuchung möglicher Risikofaktoren für die Entstehung von Typ-1-Diabetes, von Interesse.</w:t>
      </w:r>
      <w:r w:rsidR="005E283F">
        <w:t xml:space="preserve"> Erste vorläufige Auswertungen zeigten </w:t>
      </w:r>
      <w:r>
        <w:t>keine signifikanten</w:t>
      </w:r>
      <w:r w:rsidR="005E283F">
        <w:t xml:space="preserve"> regionalen Unterschiede</w:t>
      </w:r>
      <w:r>
        <w:t xml:space="preserve"> in der Prävalenz des frühen Typ-1-Diabetes</w:t>
      </w:r>
      <w:r w:rsidR="005E283F">
        <w:t>, weder</w:t>
      </w:r>
      <w:r>
        <w:t xml:space="preserve"> zwischen den sieben bayerischen</w:t>
      </w:r>
      <w:r w:rsidR="005E283F">
        <w:t xml:space="preserve"> Regierungsbezirken noch hinsichtlich Stadt / Land. Bemerkenswerterweise hatten 3,4 % der teilnehmenden Kinder einen </w:t>
      </w:r>
      <w:proofErr w:type="spellStart"/>
      <w:r w:rsidR="005E283F">
        <w:t>erstgradigen</w:t>
      </w:r>
      <w:proofErr w:type="spellEnd"/>
      <w:r w:rsidR="005E283F">
        <w:t xml:space="preserve"> Verwandten mit Typ-1-Diabetes, was deutlich über der zu erwartenden Verbreitung der Krankheit in der deutschen Bevölkerung liegt. Offensichtlich wird das Screening von Familien mit Typ-1-Diabetikern überdurchschnittlich gut angenommen, sicherlich auch in dem Bewusstsein, dass die Krankheit eine starke genetische Komponente aufweist.</w:t>
      </w:r>
    </w:p>
    <w:p w:rsidR="005E283F" w:rsidRPr="000E06D1" w:rsidRDefault="005E283F" w:rsidP="0033717A">
      <w:pPr>
        <w:spacing w:line="360" w:lineRule="auto"/>
        <w:rPr>
          <w:b/>
        </w:rPr>
      </w:pPr>
      <w:r w:rsidRPr="000E06D1">
        <w:rPr>
          <w:b/>
        </w:rPr>
        <w:t>Fazit für die Praxis:</w:t>
      </w:r>
    </w:p>
    <w:p w:rsidR="00AC623D" w:rsidRPr="000E06D1" w:rsidRDefault="005E283F" w:rsidP="005E283F">
      <w:pPr>
        <w:pStyle w:val="Listenabsatz"/>
        <w:numPr>
          <w:ilvl w:val="0"/>
          <w:numId w:val="2"/>
        </w:numPr>
        <w:spacing w:line="360" w:lineRule="auto"/>
        <w:rPr>
          <w:b/>
        </w:rPr>
      </w:pPr>
      <w:r w:rsidRPr="000E06D1">
        <w:rPr>
          <w:b/>
        </w:rPr>
        <w:t>Mehr als 70.000 Kinder haben zwischen 2015 und 2017 am Fr1da-Screening teilgenommen.</w:t>
      </w:r>
    </w:p>
    <w:p w:rsidR="005E283F" w:rsidRPr="000E06D1" w:rsidRDefault="005E283F" w:rsidP="005E283F">
      <w:pPr>
        <w:pStyle w:val="Listenabsatz"/>
        <w:numPr>
          <w:ilvl w:val="0"/>
          <w:numId w:val="2"/>
        </w:numPr>
        <w:spacing w:line="360" w:lineRule="auto"/>
        <w:rPr>
          <w:b/>
        </w:rPr>
      </w:pPr>
      <w:r w:rsidRPr="000E06D1">
        <w:rPr>
          <w:b/>
        </w:rPr>
        <w:t>Die beobachtete Prävalenz des frühen Typ-1-Diabetes entspricht mit 0,3 % sehr gut den Erwartungen.</w:t>
      </w:r>
    </w:p>
    <w:p w:rsidR="000E06D1" w:rsidRPr="000E06D1" w:rsidRDefault="000E06D1" w:rsidP="000E06D1">
      <w:pPr>
        <w:pStyle w:val="Listenabsatz"/>
        <w:numPr>
          <w:ilvl w:val="0"/>
          <w:numId w:val="2"/>
        </w:numPr>
        <w:spacing w:line="360" w:lineRule="auto"/>
        <w:rPr>
          <w:b/>
        </w:rPr>
      </w:pPr>
      <w:r w:rsidRPr="000E06D1">
        <w:rPr>
          <w:b/>
        </w:rPr>
        <w:t>Bei keinem der Kinder</w:t>
      </w:r>
      <w:r w:rsidR="00677299">
        <w:rPr>
          <w:b/>
        </w:rPr>
        <w:t xml:space="preserve"> mit einem Frühstadium des Typ-1-Diabetes</w:t>
      </w:r>
      <w:r w:rsidRPr="000E06D1">
        <w:rPr>
          <w:b/>
        </w:rPr>
        <w:t xml:space="preserve"> trat zum Zeitpunkt der klinischen Manifestation eine </w:t>
      </w:r>
      <w:proofErr w:type="spellStart"/>
      <w:r w:rsidRPr="000E06D1">
        <w:rPr>
          <w:b/>
        </w:rPr>
        <w:t>Ketoazidose</w:t>
      </w:r>
      <w:proofErr w:type="spellEnd"/>
      <w:r w:rsidRPr="000E06D1">
        <w:rPr>
          <w:b/>
        </w:rPr>
        <w:t xml:space="preserve"> auf.</w:t>
      </w:r>
    </w:p>
    <w:p w:rsidR="00AB2A8F" w:rsidRPr="000241F3" w:rsidRDefault="005E283F" w:rsidP="0033717A">
      <w:pPr>
        <w:spacing w:line="360" w:lineRule="auto"/>
      </w:pPr>
      <w:r w:rsidRPr="00D40743">
        <w:rPr>
          <w:b/>
        </w:rPr>
        <w:lastRenderedPageBreak/>
        <w:t xml:space="preserve">Die </w:t>
      </w:r>
      <w:r w:rsidR="000E06D1" w:rsidRPr="00D40743">
        <w:rPr>
          <w:b/>
        </w:rPr>
        <w:t xml:space="preserve">analytische Qualität des Screenings ist hoch, ebenso wie die </w:t>
      </w:r>
      <w:r w:rsidRPr="00D40743">
        <w:rPr>
          <w:b/>
        </w:rPr>
        <w:t xml:space="preserve">Akzeptanz der Schulungen und </w:t>
      </w:r>
      <w:r w:rsidR="00E45825" w:rsidRPr="00D40743">
        <w:rPr>
          <w:b/>
        </w:rPr>
        <w:t xml:space="preserve">der </w:t>
      </w:r>
      <w:r w:rsidRPr="00D40743">
        <w:rPr>
          <w:b/>
        </w:rPr>
        <w:t xml:space="preserve">psychologischen Betreuung </w:t>
      </w:r>
      <w:r w:rsidR="000E06D1" w:rsidRPr="00D40743">
        <w:rPr>
          <w:b/>
        </w:rPr>
        <w:t>unter den betroffenen Familien.</w:t>
      </w:r>
    </w:p>
    <w:p w:rsidR="00AB5BF6" w:rsidRDefault="00AB5BF6">
      <w:pPr>
        <w:spacing w:line="360" w:lineRule="auto"/>
      </w:pPr>
      <w:r>
        <w:t>Für keinen der Autoren bestehen Interessenkonflikte im Zusammenhang mit dem Inhalt dieses Beitrags.</w:t>
      </w:r>
      <w:r w:rsidRPr="00AB5BF6">
        <w:t xml:space="preserve"> Alle beschriebenen Untersuchungen am Menschen wurden mit Zustimmung der zuständigen Ethik-Kommission, im Einklang mit nationalem Recht sowie gemäß der Deklaration von Helsinki von 1975 (in der aktuellen, überarbeiteten Fassung) durchgeführt. Von allen beteiligten Patienten liegt eine Einverständniserklärung vor.</w:t>
      </w:r>
    </w:p>
    <w:p w:rsidR="00AB5BF6" w:rsidRDefault="00AB5BF6">
      <w:pPr>
        <w:spacing w:line="360" w:lineRule="auto"/>
      </w:pPr>
      <w:r>
        <w:t>Literatur</w:t>
      </w:r>
    </w:p>
    <w:p w:rsidR="001E2409" w:rsidRPr="007F563C" w:rsidRDefault="00B7065C" w:rsidP="001E2409">
      <w:pPr>
        <w:pStyle w:val="EndNoteBibliography"/>
        <w:spacing w:after="0"/>
        <w:ind w:left="720" w:hanging="720"/>
        <w:rPr>
          <w:lang w:val="de-DE"/>
        </w:rPr>
      </w:pPr>
      <w:r>
        <w:fldChar w:fldCharType="begin"/>
      </w:r>
      <w:r w:rsidRPr="003B4CDF">
        <w:rPr>
          <w:lang w:val="de-DE"/>
        </w:rPr>
        <w:instrText xml:space="preserve"> ADDIN EN.REFLIST </w:instrText>
      </w:r>
      <w:r>
        <w:fldChar w:fldCharType="separate"/>
      </w:r>
      <w:r w:rsidR="001E2409" w:rsidRPr="007F563C">
        <w:rPr>
          <w:lang w:val="de-DE"/>
        </w:rPr>
        <w:t>1.</w:t>
      </w:r>
      <w:r w:rsidR="001E2409" w:rsidRPr="007F563C">
        <w:rPr>
          <w:lang w:val="de-DE"/>
        </w:rPr>
        <w:tab/>
        <w:t xml:space="preserve">Raab J, Haupt F, Scholz M et al. </w:t>
      </w:r>
      <w:r w:rsidR="001E2409" w:rsidRPr="001E2409">
        <w:t xml:space="preserve">(2016) Capillary blood islet autoantibody screening for identifying pre-type 1 diabetes in the general population: design and initial results of the Fr1da study. </w:t>
      </w:r>
      <w:r w:rsidR="001E2409" w:rsidRPr="007F563C">
        <w:rPr>
          <w:lang w:val="de-DE"/>
        </w:rPr>
        <w:t>BMJ Open 6:e011144</w:t>
      </w:r>
    </w:p>
    <w:p w:rsidR="001E2409" w:rsidRPr="008649DB" w:rsidRDefault="001E2409" w:rsidP="001E2409">
      <w:pPr>
        <w:pStyle w:val="EndNoteBibliography"/>
        <w:ind w:left="720" w:hanging="720"/>
        <w:rPr>
          <w:lang w:val="de-DE"/>
        </w:rPr>
      </w:pPr>
      <w:r w:rsidRPr="007F563C">
        <w:rPr>
          <w:lang w:val="de-DE"/>
        </w:rPr>
        <w:t>2.</w:t>
      </w:r>
      <w:r w:rsidRPr="007F563C">
        <w:rPr>
          <w:lang w:val="de-DE"/>
        </w:rPr>
        <w:tab/>
        <w:t xml:space="preserve">Ziegler AG, Haupt F, Scholz M et al. </w:t>
      </w:r>
      <w:r w:rsidRPr="001E2409">
        <w:t xml:space="preserve">(2016) 3 Screen ELISA for High-Throughput Detection of Beta Cell Autoantibodies in Capillary Blood. </w:t>
      </w:r>
      <w:r w:rsidRPr="008649DB">
        <w:rPr>
          <w:lang w:val="de-DE"/>
        </w:rPr>
        <w:t>Diabetes Technol Ther 18:687-693</w:t>
      </w:r>
    </w:p>
    <w:p w:rsidR="003D2629" w:rsidRDefault="00B7065C" w:rsidP="005B57EE">
      <w:r>
        <w:fldChar w:fldCharType="end"/>
      </w:r>
    </w:p>
    <w:p w:rsidR="00CB63F2" w:rsidRDefault="00D40743" w:rsidP="00D40743">
      <w:r w:rsidRPr="008649DB">
        <w:rPr>
          <w:b/>
        </w:rPr>
        <w:t>Abbildung 1:</w:t>
      </w:r>
      <w:r>
        <w:t xml:space="preserve"> </w:t>
      </w:r>
      <w:r w:rsidRPr="008649DB">
        <w:t>Fr1da-Studie in Bayern -  Erwartungen und Ziele</w:t>
      </w:r>
    </w:p>
    <w:p w:rsidR="00D40743" w:rsidRPr="00D63EBB" w:rsidRDefault="00D40743" w:rsidP="005B57EE"/>
    <w:sectPr w:rsidR="00D40743" w:rsidRPr="00D63EBB" w:rsidSect="003D262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282C8E"/>
    <w:multiLevelType w:val="hybridMultilevel"/>
    <w:tmpl w:val="04C692D4"/>
    <w:lvl w:ilvl="0" w:tplc="235E5346">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62FC368B"/>
    <w:multiLevelType w:val="hybridMultilevel"/>
    <w:tmpl w:val="4522A6A2"/>
    <w:lvl w:ilvl="0" w:tplc="129EB1AA">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dNote_Literaturstyle_SpringerFachzeitschriftenMedizinPsychologie_StandDez201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z5xrx0z5svr9e5p2h5zawh2rtp5dvddv9a&quot;&gt;Literatur&lt;record-ids&gt;&lt;item&gt;2056&lt;/item&gt;&lt;item&gt;2058&lt;/item&gt;&lt;/record-ids&gt;&lt;/item&gt;&lt;/Libraries&gt;"/>
  </w:docVars>
  <w:rsids>
    <w:rsidRoot w:val="00FD526A"/>
    <w:rsid w:val="0001084C"/>
    <w:rsid w:val="000241F3"/>
    <w:rsid w:val="0007401A"/>
    <w:rsid w:val="000B22E1"/>
    <w:rsid w:val="000B62FD"/>
    <w:rsid w:val="000C0E0E"/>
    <w:rsid w:val="000E06D1"/>
    <w:rsid w:val="000F3EED"/>
    <w:rsid w:val="00100C30"/>
    <w:rsid w:val="00106D7F"/>
    <w:rsid w:val="001213C7"/>
    <w:rsid w:val="00147E2D"/>
    <w:rsid w:val="001D2876"/>
    <w:rsid w:val="001E2409"/>
    <w:rsid w:val="00224D4C"/>
    <w:rsid w:val="00226D47"/>
    <w:rsid w:val="00240F9D"/>
    <w:rsid w:val="0025786C"/>
    <w:rsid w:val="002C4462"/>
    <w:rsid w:val="002D5F3C"/>
    <w:rsid w:val="0033717A"/>
    <w:rsid w:val="00340015"/>
    <w:rsid w:val="00345A4B"/>
    <w:rsid w:val="0036160E"/>
    <w:rsid w:val="00382D3F"/>
    <w:rsid w:val="00395C29"/>
    <w:rsid w:val="003B4CDF"/>
    <w:rsid w:val="003D2629"/>
    <w:rsid w:val="003D3871"/>
    <w:rsid w:val="003D4FDD"/>
    <w:rsid w:val="0040099E"/>
    <w:rsid w:val="00406699"/>
    <w:rsid w:val="00436F4A"/>
    <w:rsid w:val="004806C0"/>
    <w:rsid w:val="004833F5"/>
    <w:rsid w:val="00496F28"/>
    <w:rsid w:val="004A2DF0"/>
    <w:rsid w:val="004B2561"/>
    <w:rsid w:val="004C506E"/>
    <w:rsid w:val="004E2E01"/>
    <w:rsid w:val="00505188"/>
    <w:rsid w:val="00522CEC"/>
    <w:rsid w:val="0056596F"/>
    <w:rsid w:val="005A7E63"/>
    <w:rsid w:val="005B2091"/>
    <w:rsid w:val="005B57EE"/>
    <w:rsid w:val="005E283F"/>
    <w:rsid w:val="00605BC0"/>
    <w:rsid w:val="00615CE3"/>
    <w:rsid w:val="00677299"/>
    <w:rsid w:val="006835CB"/>
    <w:rsid w:val="0069359B"/>
    <w:rsid w:val="006C2807"/>
    <w:rsid w:val="006C59D7"/>
    <w:rsid w:val="006E5624"/>
    <w:rsid w:val="00737CE1"/>
    <w:rsid w:val="00746C0B"/>
    <w:rsid w:val="007C4E44"/>
    <w:rsid w:val="007D5983"/>
    <w:rsid w:val="007F0D5F"/>
    <w:rsid w:val="007F563C"/>
    <w:rsid w:val="00806EE3"/>
    <w:rsid w:val="00816D0D"/>
    <w:rsid w:val="00816D70"/>
    <w:rsid w:val="008649DB"/>
    <w:rsid w:val="008766C7"/>
    <w:rsid w:val="0088215C"/>
    <w:rsid w:val="00894BB8"/>
    <w:rsid w:val="008E2E26"/>
    <w:rsid w:val="009538B8"/>
    <w:rsid w:val="009622F6"/>
    <w:rsid w:val="009A0138"/>
    <w:rsid w:val="009B106F"/>
    <w:rsid w:val="009F6D2B"/>
    <w:rsid w:val="00A23B72"/>
    <w:rsid w:val="00A85BF7"/>
    <w:rsid w:val="00AB2A8F"/>
    <w:rsid w:val="00AB5BF6"/>
    <w:rsid w:val="00AC623D"/>
    <w:rsid w:val="00AC6CFE"/>
    <w:rsid w:val="00B11918"/>
    <w:rsid w:val="00B23D3C"/>
    <w:rsid w:val="00B33F76"/>
    <w:rsid w:val="00B501F1"/>
    <w:rsid w:val="00B56B47"/>
    <w:rsid w:val="00B7065C"/>
    <w:rsid w:val="00B71050"/>
    <w:rsid w:val="00B91F76"/>
    <w:rsid w:val="00BD2265"/>
    <w:rsid w:val="00BE1C56"/>
    <w:rsid w:val="00C47EFF"/>
    <w:rsid w:val="00CB63F2"/>
    <w:rsid w:val="00CE08D5"/>
    <w:rsid w:val="00CF3B3D"/>
    <w:rsid w:val="00CF5C99"/>
    <w:rsid w:val="00D40743"/>
    <w:rsid w:val="00D51084"/>
    <w:rsid w:val="00D63EBB"/>
    <w:rsid w:val="00DA433C"/>
    <w:rsid w:val="00DB186B"/>
    <w:rsid w:val="00E31B47"/>
    <w:rsid w:val="00E41661"/>
    <w:rsid w:val="00E45825"/>
    <w:rsid w:val="00E8430F"/>
    <w:rsid w:val="00EC46ED"/>
    <w:rsid w:val="00ED11C0"/>
    <w:rsid w:val="00EE390E"/>
    <w:rsid w:val="00F7332E"/>
    <w:rsid w:val="00F75592"/>
    <w:rsid w:val="00FD35D9"/>
    <w:rsid w:val="00FD4077"/>
    <w:rsid w:val="00FD526A"/>
    <w:rsid w:val="00FE04D2"/>
    <w:rsid w:val="00FE62C9"/>
    <w:rsid w:val="00FF0D2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D63EB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63EBB"/>
    <w:rPr>
      <w:rFonts w:ascii="Tahoma" w:hAnsi="Tahoma" w:cs="Tahoma"/>
      <w:sz w:val="16"/>
      <w:szCs w:val="16"/>
    </w:rPr>
  </w:style>
  <w:style w:type="paragraph" w:customStyle="1" w:styleId="EndNoteBibliographyTitle">
    <w:name w:val="EndNote Bibliography Title"/>
    <w:basedOn w:val="Standard"/>
    <w:link w:val="EndNoteBibliographyTitleZchn"/>
    <w:rsid w:val="00B7065C"/>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B7065C"/>
    <w:rPr>
      <w:rFonts w:ascii="Calibri" w:hAnsi="Calibri"/>
      <w:noProof/>
      <w:lang w:val="en-US"/>
    </w:rPr>
  </w:style>
  <w:style w:type="paragraph" w:customStyle="1" w:styleId="EndNoteBibliography">
    <w:name w:val="EndNote Bibliography"/>
    <w:basedOn w:val="Standard"/>
    <w:link w:val="EndNoteBibliographyZchn"/>
    <w:rsid w:val="00B7065C"/>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B7065C"/>
    <w:rPr>
      <w:rFonts w:ascii="Calibri" w:hAnsi="Calibri"/>
      <w:noProof/>
      <w:lang w:val="en-US"/>
    </w:rPr>
  </w:style>
  <w:style w:type="paragraph" w:styleId="Listenabsatz">
    <w:name w:val="List Paragraph"/>
    <w:basedOn w:val="Standard"/>
    <w:uiPriority w:val="34"/>
    <w:qFormat/>
    <w:rsid w:val="0033717A"/>
    <w:pPr>
      <w:ind w:left="720"/>
      <w:contextualSpacing/>
    </w:pPr>
  </w:style>
  <w:style w:type="character" w:styleId="Kommentarzeichen">
    <w:name w:val="annotation reference"/>
    <w:basedOn w:val="Absatz-Standardschriftart"/>
    <w:uiPriority w:val="99"/>
    <w:semiHidden/>
    <w:unhideWhenUsed/>
    <w:rsid w:val="006835CB"/>
    <w:rPr>
      <w:sz w:val="16"/>
      <w:szCs w:val="16"/>
    </w:rPr>
  </w:style>
  <w:style w:type="paragraph" w:styleId="Kommentartext">
    <w:name w:val="annotation text"/>
    <w:basedOn w:val="Standard"/>
    <w:link w:val="KommentartextZchn"/>
    <w:uiPriority w:val="99"/>
    <w:semiHidden/>
    <w:unhideWhenUsed/>
    <w:rsid w:val="006835C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835CB"/>
    <w:rPr>
      <w:sz w:val="20"/>
      <w:szCs w:val="20"/>
    </w:rPr>
  </w:style>
  <w:style w:type="paragraph" w:styleId="Kommentarthema">
    <w:name w:val="annotation subject"/>
    <w:basedOn w:val="Kommentartext"/>
    <w:next w:val="Kommentartext"/>
    <w:link w:val="KommentarthemaZchn"/>
    <w:uiPriority w:val="99"/>
    <w:semiHidden/>
    <w:unhideWhenUsed/>
    <w:rsid w:val="006835CB"/>
    <w:rPr>
      <w:b/>
      <w:bCs/>
    </w:rPr>
  </w:style>
  <w:style w:type="character" w:customStyle="1" w:styleId="KommentarthemaZchn">
    <w:name w:val="Kommentarthema Zchn"/>
    <w:basedOn w:val="KommentartextZchn"/>
    <w:link w:val="Kommentarthema"/>
    <w:uiPriority w:val="99"/>
    <w:semiHidden/>
    <w:rsid w:val="006835CB"/>
    <w:rPr>
      <w:b/>
      <w:bCs/>
      <w:sz w:val="20"/>
      <w:szCs w:val="20"/>
    </w:rPr>
  </w:style>
  <w:style w:type="character" w:styleId="Hyperlink">
    <w:name w:val="Hyperlink"/>
    <w:basedOn w:val="Absatz-Standardschriftart"/>
    <w:uiPriority w:val="99"/>
    <w:unhideWhenUsed/>
    <w:rsid w:val="008E2E26"/>
    <w:rPr>
      <w:color w:val="0000FF" w:themeColor="hyperlink"/>
      <w:u w:val="single"/>
    </w:rPr>
  </w:style>
  <w:style w:type="paragraph" w:styleId="StandardWeb">
    <w:name w:val="Normal (Web)"/>
    <w:basedOn w:val="Standard"/>
    <w:uiPriority w:val="99"/>
    <w:semiHidden/>
    <w:unhideWhenUsed/>
    <w:rsid w:val="006C2807"/>
    <w:pPr>
      <w:spacing w:before="100" w:beforeAutospacing="1" w:after="100" w:afterAutospacing="1" w:line="240" w:lineRule="auto"/>
    </w:pPr>
    <w:rPr>
      <w:rFonts w:ascii="Times New Roman" w:eastAsiaTheme="minorEastAsia"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D63EB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63EBB"/>
    <w:rPr>
      <w:rFonts w:ascii="Tahoma" w:hAnsi="Tahoma" w:cs="Tahoma"/>
      <w:sz w:val="16"/>
      <w:szCs w:val="16"/>
    </w:rPr>
  </w:style>
  <w:style w:type="paragraph" w:customStyle="1" w:styleId="EndNoteBibliographyTitle">
    <w:name w:val="EndNote Bibliography Title"/>
    <w:basedOn w:val="Standard"/>
    <w:link w:val="EndNoteBibliographyTitleZchn"/>
    <w:rsid w:val="00B7065C"/>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B7065C"/>
    <w:rPr>
      <w:rFonts w:ascii="Calibri" w:hAnsi="Calibri"/>
      <w:noProof/>
      <w:lang w:val="en-US"/>
    </w:rPr>
  </w:style>
  <w:style w:type="paragraph" w:customStyle="1" w:styleId="EndNoteBibliography">
    <w:name w:val="EndNote Bibliography"/>
    <w:basedOn w:val="Standard"/>
    <w:link w:val="EndNoteBibliographyZchn"/>
    <w:rsid w:val="00B7065C"/>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B7065C"/>
    <w:rPr>
      <w:rFonts w:ascii="Calibri" w:hAnsi="Calibri"/>
      <w:noProof/>
      <w:lang w:val="en-US"/>
    </w:rPr>
  </w:style>
  <w:style w:type="paragraph" w:styleId="Listenabsatz">
    <w:name w:val="List Paragraph"/>
    <w:basedOn w:val="Standard"/>
    <w:uiPriority w:val="34"/>
    <w:qFormat/>
    <w:rsid w:val="0033717A"/>
    <w:pPr>
      <w:ind w:left="720"/>
      <w:contextualSpacing/>
    </w:pPr>
  </w:style>
  <w:style w:type="character" w:styleId="Kommentarzeichen">
    <w:name w:val="annotation reference"/>
    <w:basedOn w:val="Absatz-Standardschriftart"/>
    <w:uiPriority w:val="99"/>
    <w:semiHidden/>
    <w:unhideWhenUsed/>
    <w:rsid w:val="006835CB"/>
    <w:rPr>
      <w:sz w:val="16"/>
      <w:szCs w:val="16"/>
    </w:rPr>
  </w:style>
  <w:style w:type="paragraph" w:styleId="Kommentartext">
    <w:name w:val="annotation text"/>
    <w:basedOn w:val="Standard"/>
    <w:link w:val="KommentartextZchn"/>
    <w:uiPriority w:val="99"/>
    <w:semiHidden/>
    <w:unhideWhenUsed/>
    <w:rsid w:val="006835C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835CB"/>
    <w:rPr>
      <w:sz w:val="20"/>
      <w:szCs w:val="20"/>
    </w:rPr>
  </w:style>
  <w:style w:type="paragraph" w:styleId="Kommentarthema">
    <w:name w:val="annotation subject"/>
    <w:basedOn w:val="Kommentartext"/>
    <w:next w:val="Kommentartext"/>
    <w:link w:val="KommentarthemaZchn"/>
    <w:uiPriority w:val="99"/>
    <w:semiHidden/>
    <w:unhideWhenUsed/>
    <w:rsid w:val="006835CB"/>
    <w:rPr>
      <w:b/>
      <w:bCs/>
    </w:rPr>
  </w:style>
  <w:style w:type="character" w:customStyle="1" w:styleId="KommentarthemaZchn">
    <w:name w:val="Kommentarthema Zchn"/>
    <w:basedOn w:val="KommentartextZchn"/>
    <w:link w:val="Kommentarthema"/>
    <w:uiPriority w:val="99"/>
    <w:semiHidden/>
    <w:rsid w:val="006835CB"/>
    <w:rPr>
      <w:b/>
      <w:bCs/>
      <w:sz w:val="20"/>
      <w:szCs w:val="20"/>
    </w:rPr>
  </w:style>
  <w:style w:type="character" w:styleId="Hyperlink">
    <w:name w:val="Hyperlink"/>
    <w:basedOn w:val="Absatz-Standardschriftart"/>
    <w:uiPriority w:val="99"/>
    <w:unhideWhenUsed/>
    <w:rsid w:val="008E2E26"/>
    <w:rPr>
      <w:color w:val="0000FF" w:themeColor="hyperlink"/>
      <w:u w:val="single"/>
    </w:rPr>
  </w:style>
  <w:style w:type="paragraph" w:styleId="StandardWeb">
    <w:name w:val="Normal (Web)"/>
    <w:basedOn w:val="Standard"/>
    <w:uiPriority w:val="99"/>
    <w:semiHidden/>
    <w:unhideWhenUsed/>
    <w:rsid w:val="006C2807"/>
    <w:pPr>
      <w:spacing w:before="100" w:beforeAutospacing="1" w:after="100" w:afterAutospacing="1" w:line="240" w:lineRule="auto"/>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7094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ndreas.beyerlein@helmholtz-muenchen.d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A6FE25-6D0B-44CD-9ECB-3046EF6B0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320</Words>
  <Characters>8320</Characters>
  <Application>Microsoft Office Word</Application>
  <DocSecurity>4</DocSecurity>
  <Lines>69</Lines>
  <Paragraphs>19</Paragraphs>
  <ScaleCrop>false</ScaleCrop>
  <HeadingPairs>
    <vt:vector size="2" baseType="variant">
      <vt:variant>
        <vt:lpstr>Titel</vt:lpstr>
      </vt:variant>
      <vt:variant>
        <vt:i4>1</vt:i4>
      </vt:variant>
    </vt:vector>
  </HeadingPairs>
  <TitlesOfParts>
    <vt:vector size="1" baseType="lpstr">
      <vt:lpstr/>
    </vt:vector>
  </TitlesOfParts>
  <Company>Helmholtz Zentrum München</Company>
  <LinksUpToDate>false</LinksUpToDate>
  <CharactersWithSpaces>9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s.beyerlein</dc:creator>
  <cp:lastModifiedBy>katrin.rauner</cp:lastModifiedBy>
  <cp:revision>2</cp:revision>
  <dcterms:created xsi:type="dcterms:W3CDTF">2018-07-09T07:42:00Z</dcterms:created>
  <dcterms:modified xsi:type="dcterms:W3CDTF">2018-07-09T07:42:00Z</dcterms:modified>
</cp:coreProperties>
</file>